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38F9C7" w14:textId="6EB4A9E4" w:rsidR="005D260F" w:rsidRPr="00860A38" w:rsidRDefault="005D260F" w:rsidP="004F0B7E">
      <w:pPr>
        <w:rPr>
          <w:sz w:val="20"/>
          <w:szCs w:val="20"/>
        </w:rPr>
      </w:pPr>
      <w:r w:rsidRPr="00860A38">
        <w:rPr>
          <w:sz w:val="20"/>
          <w:szCs w:val="20"/>
          <w:u w:val="single"/>
        </w:rPr>
        <w:t xml:space="preserve">Table </w:t>
      </w:r>
      <w:r w:rsidR="00D410F6">
        <w:rPr>
          <w:sz w:val="20"/>
          <w:szCs w:val="20"/>
          <w:u w:val="single"/>
        </w:rPr>
        <w:t>S</w:t>
      </w:r>
      <w:r w:rsidR="00CD44D1" w:rsidRPr="00860A38">
        <w:rPr>
          <w:sz w:val="20"/>
          <w:szCs w:val="20"/>
          <w:u w:val="single"/>
        </w:rPr>
        <w:t>7</w:t>
      </w:r>
      <w:r w:rsidR="00E64884">
        <w:rPr>
          <w:sz w:val="20"/>
          <w:szCs w:val="20"/>
        </w:rPr>
        <w:t xml:space="preserve">. </w:t>
      </w:r>
      <w:r w:rsidRPr="00860A38">
        <w:rPr>
          <w:sz w:val="20"/>
          <w:szCs w:val="20"/>
        </w:rPr>
        <w:t>Firearm and non-firearm suicide deaths, denominators, and crude rates for the US according to WISQARS,</w:t>
      </w:r>
      <w:r w:rsidR="00ED7343" w:rsidRPr="00860A38">
        <w:rPr>
          <w:sz w:val="20"/>
          <w:szCs w:val="20"/>
        </w:rPr>
        <w:fldChar w:fldCharType="begin" w:fldLock="1"/>
      </w:r>
      <w:r w:rsidR="003A6697">
        <w:rPr>
          <w:sz w:val="20"/>
          <w:szCs w:val="20"/>
        </w:rPr>
        <w:instrText>ADDIN CSL_CITATION {"citationItems":[{"id":"ITEM-1","itemData":{"URL":"https://webappa.cdc.gov/sasweb/ncipc/mortrate.html","accessed":{"date-parts":[["2018","8","14"]]},"id":"ITEM-1","issued":{"date-parts":[["2017"]]},"title":"Fatal Injury Reports, National, Regional and State, 1981 – 2016. WISQARS Fatal Injury Data, Centers for Disease Control and Prevention","type":"webpage"},"uris":["http://www.mendeley.com/documents/?uuid=c8099a91-2bf8-4dc3-a292-9b58caeda5ba"]}],"mendeley":{"formattedCitation":"&lt;sup&gt;1&lt;/sup&gt;","plainTextFormattedCitation":"1","previouslyFormattedCitation":"&lt;sup&gt;3&lt;/sup&gt;"},"properties":{"noteIndex":0},"schema":"https://github.com/citation-style-language/schema/raw/master/csl-citation.json"}</w:instrText>
      </w:r>
      <w:r w:rsidR="00ED7343" w:rsidRPr="00860A38">
        <w:rPr>
          <w:sz w:val="20"/>
          <w:szCs w:val="20"/>
        </w:rPr>
        <w:fldChar w:fldCharType="separate"/>
      </w:r>
      <w:r w:rsidR="003A6697" w:rsidRPr="003A6697">
        <w:rPr>
          <w:noProof/>
          <w:sz w:val="20"/>
          <w:szCs w:val="20"/>
          <w:vertAlign w:val="superscript"/>
        </w:rPr>
        <w:t>1</w:t>
      </w:r>
      <w:r w:rsidR="00ED7343" w:rsidRPr="00860A38">
        <w:rPr>
          <w:sz w:val="20"/>
          <w:szCs w:val="20"/>
        </w:rPr>
        <w:fldChar w:fldCharType="end"/>
      </w:r>
      <w:r w:rsidRPr="00860A38">
        <w:rPr>
          <w:sz w:val="20"/>
          <w:szCs w:val="20"/>
        </w:rPr>
        <w:t xml:space="preserve"> by age and sex, 2016, grouped into ethnicity categories to align </w:t>
      </w:r>
      <w:r w:rsidR="002638B5" w:rsidRPr="00860A38">
        <w:rPr>
          <w:sz w:val="20"/>
          <w:szCs w:val="20"/>
        </w:rPr>
        <w:t>those provided for the Canadian population</w:t>
      </w:r>
      <w:r w:rsidR="00CE78D6">
        <w:rPr>
          <w:sz w:val="20"/>
          <w:szCs w:val="20"/>
        </w:rPr>
        <w:t>.</w:t>
      </w:r>
    </w:p>
    <w:p w14:paraId="2495704C" w14:textId="77777777" w:rsidR="004333F0" w:rsidRPr="00860A38" w:rsidRDefault="004333F0" w:rsidP="004F0B7E">
      <w:pPr>
        <w:rPr>
          <w:sz w:val="20"/>
          <w:szCs w:val="20"/>
        </w:rPr>
      </w:pPr>
    </w:p>
    <w:p w14:paraId="20FB461E" w14:textId="77777777" w:rsidR="005D260F" w:rsidRPr="00860A38" w:rsidRDefault="005D260F" w:rsidP="004F0B7E">
      <w:pPr>
        <w:rPr>
          <w:sz w:val="20"/>
          <w:szCs w:val="20"/>
        </w:rPr>
      </w:pPr>
    </w:p>
    <w:tbl>
      <w:tblPr>
        <w:tblW w:w="9746" w:type="dxa"/>
        <w:tblLook w:val="04A0" w:firstRow="1" w:lastRow="0" w:firstColumn="1" w:lastColumn="0" w:noHBand="0" w:noVBand="1"/>
      </w:tblPr>
      <w:tblGrid>
        <w:gridCol w:w="987"/>
        <w:gridCol w:w="988"/>
        <w:gridCol w:w="1260"/>
        <w:gridCol w:w="1350"/>
        <w:gridCol w:w="1170"/>
        <w:gridCol w:w="1350"/>
        <w:gridCol w:w="1206"/>
        <w:gridCol w:w="1435"/>
      </w:tblGrid>
      <w:tr w:rsidR="005D260F" w:rsidRPr="00A252A0" w14:paraId="21BB1DA9" w14:textId="77777777" w:rsidTr="00ED7343">
        <w:trPr>
          <w:trHeight w:val="600"/>
        </w:trPr>
        <w:tc>
          <w:tcPr>
            <w:tcW w:w="9746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DADA2" w14:textId="77777777" w:rsidR="005D260F" w:rsidRPr="00A252A0" w:rsidRDefault="005D260F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IREARM SUICIDE</w:t>
            </w:r>
          </w:p>
        </w:tc>
      </w:tr>
      <w:tr w:rsidR="005D260F" w:rsidRPr="00A252A0" w14:paraId="403E42C2" w14:textId="77777777" w:rsidTr="00ED7343">
        <w:trPr>
          <w:trHeight w:val="480"/>
        </w:trPr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D8EE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FD15D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FC56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87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43051" w14:textId="77777777" w:rsidR="005D260F" w:rsidRPr="00A252A0" w:rsidRDefault="005D260F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Ethnicity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E8CF5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284D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3AF8D8EC" w14:textId="77777777" w:rsidTr="00ED7343">
        <w:trPr>
          <w:trHeight w:val="980"/>
        </w:trPr>
        <w:tc>
          <w:tcPr>
            <w:tcW w:w="98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3D7A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  <w:u w:val="single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ge Group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41C7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Sex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41CE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  <w:u w:val="single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59B7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ny Aboriginal origin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9098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ny African origin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E7055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 xml:space="preserve">Non-aboriginal, non-African 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83807" w14:textId="20EBBEE5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Total</w:t>
            </w:r>
            <w:r w:rsidR="00886D9A" w:rsidRPr="00A252A0">
              <w:rPr>
                <w:b/>
                <w:bCs/>
                <w:color w:val="000000"/>
                <w:sz w:val="16"/>
                <w:szCs w:val="16"/>
              </w:rPr>
              <w:t xml:space="preserve"> firearm suicides</w:t>
            </w:r>
          </w:p>
        </w:tc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A6BDE" w14:textId="4E3DB761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 xml:space="preserve">Total </w:t>
            </w:r>
            <w:r w:rsidR="00886D9A" w:rsidRPr="00A252A0">
              <w:rPr>
                <w:b/>
                <w:bCs/>
                <w:color w:val="000000"/>
                <w:sz w:val="16"/>
                <w:szCs w:val="16"/>
              </w:rPr>
              <w:t xml:space="preserve">firearm suicide </w:t>
            </w:r>
            <w:r w:rsidRPr="00A252A0">
              <w:rPr>
                <w:b/>
                <w:bCs/>
                <w:color w:val="000000"/>
                <w:sz w:val="16"/>
                <w:szCs w:val="16"/>
              </w:rPr>
              <w:t>rates per 100,000</w:t>
            </w:r>
          </w:p>
        </w:tc>
      </w:tr>
      <w:tr w:rsidR="005D260F" w:rsidRPr="00A252A0" w14:paraId="4ABC5ACF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6B53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0 to 1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2026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1F42C" w14:textId="4A0948CE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0E08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34D4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85E5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3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8A06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6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F47A5" w14:textId="4C6A3EF5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046827</w:t>
            </w:r>
          </w:p>
        </w:tc>
      </w:tr>
      <w:tr w:rsidR="005D260F" w:rsidRPr="00A252A0" w14:paraId="48760749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4972F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8B3B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2BAC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3916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8588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A1EBA1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196385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7019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353242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4DEE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1135508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7EC78CE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1B07378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2555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17C1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27E42" w14:textId="2B17BB0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2862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BA0D69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52B9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5CCF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7C4517D6" w14:textId="07801C80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139427</w:t>
            </w:r>
          </w:p>
        </w:tc>
      </w:tr>
      <w:tr w:rsidR="005D260F" w:rsidRPr="00A252A0" w14:paraId="5602085B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A7D69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A1589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92B4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EC62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70162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35FF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027401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646C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241998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513C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839561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5C0C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63258C61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7786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15 to 2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1FB9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E1F08" w14:textId="5F7E3C74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958D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6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F46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5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D399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97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7EAD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48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A0E5B" w14:textId="0CEDA751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32496</w:t>
            </w:r>
          </w:p>
        </w:tc>
      </w:tr>
      <w:tr w:rsidR="005D260F" w:rsidRPr="00A252A0" w14:paraId="695F219E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73E7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4B4F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F887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955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8986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2991F1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688506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9F34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214544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66FF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92911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21021EA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23E7F3D8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99DA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15DFD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FA2B4" w14:textId="633C0FA3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1B91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9B5ADA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2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479E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9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635C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35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215A652B" w14:textId="55D6B85C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788395</w:t>
            </w:r>
          </w:p>
        </w:tc>
      </w:tr>
      <w:tr w:rsidR="005D260F" w:rsidRPr="00A252A0" w14:paraId="1A40BE9D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27B6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5521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B529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C25A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74352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E27E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560736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CA7E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283028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1EF2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218116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FC2C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71458EE3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D50D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25 to 3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3571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016E5" w14:textId="75413B85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B225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0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2151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1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FDBE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27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366B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18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82664" w14:textId="1A08BAAA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69171</w:t>
            </w:r>
          </w:p>
        </w:tc>
      </w:tr>
      <w:tr w:rsidR="005D260F" w:rsidRPr="00A252A0" w14:paraId="65FA8880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77C0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DB8D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8CE9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A89C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7459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4C4EBC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338882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6835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886260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8999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599738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2468DD3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63726AA6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37F5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8716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3B651" w14:textId="13A25223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0DD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9AE488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4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11EE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16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BAF8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80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7078C033" w14:textId="4ABA1360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1741587</w:t>
            </w:r>
          </w:p>
        </w:tc>
      </w:tr>
      <w:tr w:rsidR="005D260F" w:rsidRPr="00A252A0" w14:paraId="6D9F7123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2418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91FC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5DF0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DEE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6167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6DE7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66922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1A08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264416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802F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077505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729E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3862A4D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42CF9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35 to 4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E1D9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29249" w14:textId="0BD47AB5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2BF3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F039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1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88FF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44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6E83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44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773E6" w14:textId="3696A65B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23579</w:t>
            </w:r>
          </w:p>
        </w:tc>
      </w:tr>
      <w:tr w:rsidR="005D260F" w:rsidRPr="00A252A0" w14:paraId="0D7F2A1F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1AD9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DE0C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551D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08DD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9569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8CDBBC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02577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8CEB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140617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F99D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152763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1B8D0ED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63B8AFA0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F9CD5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092B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92936" w14:textId="0E580A8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EAEF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97B3C5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7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535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11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8B90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55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285F1BC2" w14:textId="4CE23B35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7316497</w:t>
            </w:r>
          </w:p>
        </w:tc>
      </w:tr>
      <w:tr w:rsidR="005D260F" w:rsidRPr="00A252A0" w14:paraId="4D6CE98B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6784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0E58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4C8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F954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7098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E159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17848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F0B3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002447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DE9C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317393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EB5A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BF23A93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853C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45 to 5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31B2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F4BD" w14:textId="1B5023E0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DED9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FDE1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5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71ED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05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646A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161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1C292" w14:textId="6F06A6DD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76685</w:t>
            </w:r>
          </w:p>
        </w:tc>
      </w:tr>
      <w:tr w:rsidR="005D260F" w:rsidRPr="00A252A0" w14:paraId="0611D2D2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DE39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09E3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2DB6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7F16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7098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BB6023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66665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F0E1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162376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D08C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106139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0755EA8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21D72CE1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17D1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9653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C410D" w14:textId="12E4DFB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85C4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9C9C1E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F884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88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C578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12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147684F3" w14:textId="4051BDA5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284051</w:t>
            </w:r>
          </w:p>
        </w:tc>
      </w:tr>
      <w:tr w:rsidR="005D260F" w:rsidRPr="00A252A0" w14:paraId="2886BC17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7BF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DB6D5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BC5C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EFFD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7646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BCD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18481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D4C0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384413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9B76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680540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B99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953DD84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A821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55 to 6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D8DF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CF062" w14:textId="1C13E9EC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ED8C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E7FA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2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479E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269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5179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18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5D331" w14:textId="67C111AC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90822</w:t>
            </w:r>
          </w:p>
        </w:tc>
      </w:tr>
      <w:tr w:rsidR="005D260F" w:rsidRPr="00A252A0" w14:paraId="6701382A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5B4D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79C8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CF42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E975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6738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50FC58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84809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9DAC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497491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057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999038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663DAC2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1F0E57D5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49CB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D032D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FC85D" w14:textId="33C386C6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66AA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4E684D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26BA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31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950D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49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0B503502" w14:textId="63B6F2CE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236526</w:t>
            </w:r>
          </w:p>
        </w:tc>
      </w:tr>
      <w:tr w:rsidR="005D260F" w:rsidRPr="00A252A0" w14:paraId="751EC873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C528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60DA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7BED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187B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5033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2FA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12845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D28C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516228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131D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464106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26BC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E4CC290" w14:textId="77777777" w:rsidTr="00ED7343">
        <w:trPr>
          <w:trHeight w:val="320"/>
        </w:trPr>
        <w:tc>
          <w:tcPr>
            <w:tcW w:w="98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CE55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65+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6A39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F2DDB" w14:textId="3F433B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ED50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FE07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4</w:t>
            </w:r>
          </w:p>
        </w:tc>
        <w:tc>
          <w:tcPr>
            <w:tcW w:w="1350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2E41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098</w:t>
            </w:r>
          </w:p>
        </w:tc>
        <w:tc>
          <w:tcPr>
            <w:tcW w:w="1206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4017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230</w:t>
            </w:r>
          </w:p>
        </w:tc>
        <w:tc>
          <w:tcPr>
            <w:tcW w:w="14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83EC5" w14:textId="628982CA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98723</w:t>
            </w:r>
          </w:p>
        </w:tc>
      </w:tr>
      <w:tr w:rsidR="005D260F" w:rsidRPr="00A252A0" w14:paraId="497FF24C" w14:textId="77777777" w:rsidTr="00ED7343">
        <w:trPr>
          <w:trHeight w:val="320"/>
        </w:trPr>
        <w:tc>
          <w:tcPr>
            <w:tcW w:w="987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0F49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41C5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485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350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13E1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929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5F80EA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66064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7517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757466</w:t>
            </w:r>
          </w:p>
        </w:tc>
        <w:tc>
          <w:tcPr>
            <w:tcW w:w="1206" w:type="dxa"/>
            <w:tcBorders>
              <w:lef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D4DE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792826</w:t>
            </w:r>
          </w:p>
        </w:tc>
        <w:tc>
          <w:tcPr>
            <w:tcW w:w="1435" w:type="dxa"/>
            <w:shd w:val="clear" w:color="auto" w:fill="auto"/>
            <w:noWrap/>
            <w:vAlign w:val="bottom"/>
            <w:hideMark/>
          </w:tcPr>
          <w:p w14:paraId="2D023A3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AD693EF" w14:textId="77777777" w:rsidTr="00ED7343">
        <w:trPr>
          <w:trHeight w:val="320"/>
        </w:trPr>
        <w:tc>
          <w:tcPr>
            <w:tcW w:w="987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2EC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88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2EBC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BF674" w14:textId="580E589F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3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A8CB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53AB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B8B4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07</w:t>
            </w:r>
          </w:p>
        </w:tc>
        <w:tc>
          <w:tcPr>
            <w:tcW w:w="12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BE19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26</w:t>
            </w:r>
          </w:p>
        </w:tc>
        <w:tc>
          <w:tcPr>
            <w:tcW w:w="14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B194E" w14:textId="46B9F2C9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161157</w:t>
            </w:r>
          </w:p>
        </w:tc>
      </w:tr>
    </w:tbl>
    <w:p w14:paraId="24F6266C" w14:textId="77777777" w:rsidR="005D260F" w:rsidRPr="00860A38" w:rsidRDefault="005D260F" w:rsidP="004F0B7E">
      <w:pPr>
        <w:rPr>
          <w:sz w:val="20"/>
          <w:szCs w:val="20"/>
        </w:rPr>
      </w:pPr>
    </w:p>
    <w:p w14:paraId="122CB49C" w14:textId="77777777" w:rsidR="005D260F" w:rsidRPr="00860A38" w:rsidRDefault="005D260F" w:rsidP="004F0B7E">
      <w:pPr>
        <w:rPr>
          <w:sz w:val="20"/>
          <w:szCs w:val="20"/>
        </w:rPr>
      </w:pPr>
    </w:p>
    <w:p w14:paraId="2B76311F" w14:textId="23E690EE" w:rsidR="00335980" w:rsidRPr="00860A38" w:rsidRDefault="00413A5B" w:rsidP="004F0B7E">
      <w:pPr>
        <w:rPr>
          <w:sz w:val="20"/>
          <w:szCs w:val="20"/>
        </w:rPr>
      </w:pPr>
      <w:r w:rsidRPr="00860A38">
        <w:rPr>
          <w:sz w:val="20"/>
          <w:szCs w:val="20"/>
          <w:u w:val="single"/>
        </w:rPr>
        <w:br w:type="column"/>
      </w:r>
      <w:r w:rsidR="00335980" w:rsidRPr="00860A38">
        <w:rPr>
          <w:sz w:val="20"/>
          <w:szCs w:val="20"/>
          <w:u w:val="single"/>
        </w:rPr>
        <w:lastRenderedPageBreak/>
        <w:t xml:space="preserve">Table </w:t>
      </w:r>
      <w:r w:rsidR="00D410F6">
        <w:rPr>
          <w:sz w:val="20"/>
          <w:szCs w:val="20"/>
          <w:u w:val="single"/>
        </w:rPr>
        <w:t>S</w:t>
      </w:r>
      <w:r w:rsidR="00335980" w:rsidRPr="00860A38">
        <w:rPr>
          <w:sz w:val="20"/>
          <w:szCs w:val="20"/>
          <w:u w:val="single"/>
        </w:rPr>
        <w:t xml:space="preserve">7 </w:t>
      </w:r>
      <w:r w:rsidR="00335980" w:rsidRPr="00860A38">
        <w:rPr>
          <w:i/>
          <w:sz w:val="20"/>
          <w:szCs w:val="20"/>
          <w:u w:val="single"/>
        </w:rPr>
        <w:t>continued</w:t>
      </w:r>
      <w:r w:rsidR="00E64884">
        <w:rPr>
          <w:sz w:val="20"/>
          <w:szCs w:val="20"/>
        </w:rPr>
        <w:t xml:space="preserve">. </w:t>
      </w:r>
      <w:r w:rsidR="00335980" w:rsidRPr="00860A38">
        <w:rPr>
          <w:sz w:val="20"/>
          <w:szCs w:val="20"/>
        </w:rPr>
        <w:t>Firearm and non-firearm suicide deaths, denominators, and crude rates for the US according to WISQARS,</w:t>
      </w:r>
      <w:r w:rsidR="00335980" w:rsidRPr="00860A38">
        <w:rPr>
          <w:sz w:val="20"/>
          <w:szCs w:val="20"/>
        </w:rPr>
        <w:fldChar w:fldCharType="begin" w:fldLock="1"/>
      </w:r>
      <w:r w:rsidR="003A6697">
        <w:rPr>
          <w:sz w:val="20"/>
          <w:szCs w:val="20"/>
        </w:rPr>
        <w:instrText>ADDIN CSL_CITATION {"citationItems":[{"id":"ITEM-1","itemData":{"URL":"https://webappa.cdc.gov/sasweb/ncipc/mortrate.html","accessed":{"date-parts":[["2018","8","14"]]},"id":"ITEM-1","issued":{"date-parts":[["2017"]]},"title":"Fatal Injury Reports, National, Regional and State, 1981 – 2016. WISQARS Fatal Injury Data, Centers for Disease Control and Prevention","type":"webpage"},"uris":["http://www.mendeley.com/documents/?uuid=c8099a91-2bf8-4dc3-a292-9b58caeda5ba"]}],"mendeley":{"formattedCitation":"&lt;sup&gt;1&lt;/sup&gt;","plainTextFormattedCitation":"1","previouslyFormattedCitation":"&lt;sup&gt;3&lt;/sup&gt;"},"properties":{"noteIndex":0},"schema":"https://github.com/citation-style-language/schema/raw/master/csl-citation.json"}</w:instrText>
      </w:r>
      <w:r w:rsidR="00335980" w:rsidRPr="00860A38">
        <w:rPr>
          <w:sz w:val="20"/>
          <w:szCs w:val="20"/>
        </w:rPr>
        <w:fldChar w:fldCharType="separate"/>
      </w:r>
      <w:r w:rsidR="003A6697" w:rsidRPr="003A6697">
        <w:rPr>
          <w:noProof/>
          <w:sz w:val="20"/>
          <w:szCs w:val="20"/>
          <w:vertAlign w:val="superscript"/>
        </w:rPr>
        <w:t>1</w:t>
      </w:r>
      <w:r w:rsidR="00335980" w:rsidRPr="00860A38">
        <w:rPr>
          <w:sz w:val="20"/>
          <w:szCs w:val="20"/>
        </w:rPr>
        <w:fldChar w:fldCharType="end"/>
      </w:r>
      <w:r w:rsidR="00335980" w:rsidRPr="00860A38">
        <w:rPr>
          <w:sz w:val="20"/>
          <w:szCs w:val="20"/>
        </w:rPr>
        <w:t xml:space="preserve"> by age and sex, 2016, grouped into ethnicity categories to align with </w:t>
      </w:r>
      <w:r w:rsidR="002638B5" w:rsidRPr="00860A38">
        <w:rPr>
          <w:sz w:val="20"/>
          <w:szCs w:val="20"/>
        </w:rPr>
        <w:t xml:space="preserve">those provided for the </w:t>
      </w:r>
      <w:r w:rsidR="00335980" w:rsidRPr="00860A38">
        <w:rPr>
          <w:sz w:val="20"/>
          <w:szCs w:val="20"/>
        </w:rPr>
        <w:t>Canad</w:t>
      </w:r>
      <w:r w:rsidR="002638B5" w:rsidRPr="00860A38">
        <w:rPr>
          <w:sz w:val="20"/>
          <w:szCs w:val="20"/>
        </w:rPr>
        <w:t>ian population</w:t>
      </w:r>
      <w:r w:rsidR="00CE78D6">
        <w:rPr>
          <w:sz w:val="20"/>
          <w:szCs w:val="20"/>
        </w:rPr>
        <w:t>.</w:t>
      </w:r>
    </w:p>
    <w:p w14:paraId="749D29B2" w14:textId="77777777" w:rsidR="005D260F" w:rsidRPr="00860A38" w:rsidRDefault="005D260F" w:rsidP="004F0B7E">
      <w:pPr>
        <w:rPr>
          <w:sz w:val="20"/>
          <w:szCs w:val="20"/>
        </w:rPr>
      </w:pPr>
    </w:p>
    <w:tbl>
      <w:tblPr>
        <w:tblW w:w="9810" w:type="dxa"/>
        <w:tblLook w:val="04A0" w:firstRow="1" w:lastRow="0" w:firstColumn="1" w:lastColumn="0" w:noHBand="0" w:noVBand="1"/>
      </w:tblPr>
      <w:tblGrid>
        <w:gridCol w:w="1075"/>
        <w:gridCol w:w="990"/>
        <w:gridCol w:w="1260"/>
        <w:gridCol w:w="1260"/>
        <w:gridCol w:w="1170"/>
        <w:gridCol w:w="1350"/>
        <w:gridCol w:w="1265"/>
        <w:gridCol w:w="1440"/>
      </w:tblGrid>
      <w:tr w:rsidR="005D260F" w:rsidRPr="00A252A0" w14:paraId="08FACCB6" w14:textId="77777777" w:rsidTr="00150338">
        <w:trPr>
          <w:trHeight w:val="600"/>
        </w:trPr>
        <w:tc>
          <w:tcPr>
            <w:tcW w:w="9810" w:type="dxa"/>
            <w:gridSpan w:val="8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58C79" w14:textId="77777777" w:rsidR="005D260F" w:rsidRPr="00A252A0" w:rsidRDefault="005D260F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NON-FIREARM SUICIDE</w:t>
            </w:r>
          </w:p>
        </w:tc>
      </w:tr>
      <w:tr w:rsidR="005D260F" w:rsidRPr="00A252A0" w14:paraId="2DC518AC" w14:textId="77777777" w:rsidTr="00150338">
        <w:trPr>
          <w:trHeight w:val="480"/>
        </w:trPr>
        <w:tc>
          <w:tcPr>
            <w:tcW w:w="1075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88C11ED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8603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0749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378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50DA3" w14:textId="77777777" w:rsidR="005D260F" w:rsidRPr="00A252A0" w:rsidRDefault="005D260F" w:rsidP="004F0B7E">
            <w:pPr>
              <w:jc w:val="center"/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Ethnicity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8DEB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4CFC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E40CDC1" w14:textId="77777777" w:rsidTr="00150338">
        <w:trPr>
          <w:trHeight w:val="980"/>
        </w:trPr>
        <w:tc>
          <w:tcPr>
            <w:tcW w:w="1075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04B5B" w14:textId="77777777" w:rsidR="005D260F" w:rsidRPr="00A252A0" w:rsidRDefault="005D260F" w:rsidP="004F0B7E">
            <w:pPr>
              <w:rPr>
                <w:bCs/>
                <w:color w:val="000000"/>
                <w:sz w:val="16"/>
                <w:szCs w:val="16"/>
                <w:u w:val="single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ge Group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67F03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Sex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69E09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  <w:u w:val="single"/>
              </w:rPr>
            </w:pP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997A0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ny Aboriginal origins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AAE8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Any African origin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5C73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 xml:space="preserve">Non-aboriginal, non-African 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91501" w14:textId="3212857F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Total</w:t>
            </w:r>
            <w:r w:rsidR="00150338" w:rsidRPr="00A252A0">
              <w:rPr>
                <w:b/>
                <w:bCs/>
                <w:color w:val="000000"/>
                <w:sz w:val="16"/>
                <w:szCs w:val="16"/>
              </w:rPr>
              <w:t xml:space="preserve"> non-firearm suicides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7706C" w14:textId="682C55D1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 xml:space="preserve">Total </w:t>
            </w:r>
            <w:r w:rsidR="00150338" w:rsidRPr="00A252A0">
              <w:rPr>
                <w:b/>
                <w:bCs/>
                <w:color w:val="000000"/>
                <w:sz w:val="16"/>
                <w:szCs w:val="16"/>
              </w:rPr>
              <w:t xml:space="preserve">non-firearm suicides </w:t>
            </w:r>
            <w:r w:rsidRPr="00A252A0">
              <w:rPr>
                <w:b/>
                <w:bCs/>
                <w:color w:val="000000"/>
                <w:sz w:val="16"/>
                <w:szCs w:val="16"/>
              </w:rPr>
              <w:t>rates per 100,000</w:t>
            </w:r>
          </w:p>
        </w:tc>
      </w:tr>
      <w:tr w:rsidR="005D260F" w:rsidRPr="00A252A0" w14:paraId="100253F8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23BF5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0 to 1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2ED7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D92D3" w14:textId="7C658EF1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68E4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C392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8F8A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20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767E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4B99E7F" w14:textId="383D23DA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68918</w:t>
            </w:r>
          </w:p>
        </w:tc>
      </w:tr>
      <w:tr w:rsidR="005D260F" w:rsidRPr="00A252A0" w14:paraId="18F29B9D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BFEE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DB08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A7DD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930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858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AD7D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19638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8B4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353242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70EC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11355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D3E453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5C7A9B8B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88BD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9544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20E57" w14:textId="5CDF107F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F97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A5C1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B916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5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2AD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BB8D2C4" w14:textId="2557E97E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0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45912204</w:t>
            </w:r>
          </w:p>
        </w:tc>
      </w:tr>
      <w:tr w:rsidR="005D260F" w:rsidRPr="00A252A0" w14:paraId="3E3A0882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E046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EAD1C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DD51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5D15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7016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1CD09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02740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7B36D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241998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F3342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83956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24FE3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2C42E9CC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52C6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15 to 2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6638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6387E" w14:textId="3FF1BE03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227F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51C8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45E6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08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67CE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FA2311D" w14:textId="3A6A04DD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9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8972274</w:t>
            </w:r>
          </w:p>
        </w:tc>
      </w:tr>
      <w:tr w:rsidR="005D260F" w:rsidRPr="00A252A0" w14:paraId="1C4FFDA3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FFCC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1CEB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4FE1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421C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8986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19BD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68850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3CC2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214544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B366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9291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B83DA0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35E646CF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2077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60D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46D21" w14:textId="57D74C5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B4DF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B322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F12A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72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C45E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82543C" w14:textId="6C44539B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3163142</w:t>
            </w:r>
          </w:p>
        </w:tc>
      </w:tr>
      <w:tr w:rsidR="005D260F" w:rsidRPr="00A252A0" w14:paraId="51368657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731D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FD94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E456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79D33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743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A7D6F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56073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FA01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283028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DDA00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21811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1B26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5572B7A7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C9EC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25 to 3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3D1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789EB" w14:textId="6B32C083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2E6E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9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1AA9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A98A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85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E4BC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6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D1EE637" w14:textId="33932139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798034</w:t>
            </w:r>
          </w:p>
        </w:tc>
      </w:tr>
      <w:tr w:rsidR="005D260F" w:rsidRPr="00A252A0" w14:paraId="27C8FB2A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C5C4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C1A9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582D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B72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7459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4BB8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33888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AC16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886260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B197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59973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C7D8E4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6093CB5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82FF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5931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8AA33" w14:textId="30BDF7E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6665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1866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DF2F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91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F980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9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7B7ECEF" w14:textId="5A56786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52496783</w:t>
            </w:r>
          </w:p>
        </w:tc>
      </w:tr>
      <w:tr w:rsidR="005D260F" w:rsidRPr="00A252A0" w14:paraId="7C8B059E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AA1D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0079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9B5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B866D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616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4E7CC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46692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15D87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264416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1F8A3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07750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106CA4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C0C1F0C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379F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35 to 4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7F4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8C99" w14:textId="5A736A82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E94F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570D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7C3C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504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E559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5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955CFA7" w14:textId="75A67C03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457716</w:t>
            </w:r>
          </w:p>
        </w:tc>
      </w:tr>
      <w:tr w:rsidR="005D260F" w:rsidRPr="00A252A0" w14:paraId="662E7641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FDFFC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08B1B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56C5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B18A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956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DBBF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0257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027B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140617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EB4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15276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2FD5E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546C2215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B8C4F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26D5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A919A" w14:textId="16EFBA71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E0B4B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1760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977B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94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3199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8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748F1AC" w14:textId="3C670560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81275363</w:t>
            </w:r>
          </w:p>
        </w:tc>
      </w:tr>
      <w:tr w:rsidR="005D260F" w:rsidRPr="00A252A0" w14:paraId="792758C7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46E39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E55E7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4F7C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83831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9709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49AAE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1784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2D4E2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002447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1D2FD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31739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087D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315D25F" w14:textId="77777777" w:rsidTr="00150338">
        <w:trPr>
          <w:trHeight w:val="320"/>
        </w:trPr>
        <w:tc>
          <w:tcPr>
            <w:tcW w:w="1075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5D42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45 to 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90B2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CA990" w14:textId="21B5171C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1B21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AA9E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6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3B7B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870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BA9F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3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93360CF" w14:textId="330DB3BC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891784</w:t>
            </w:r>
          </w:p>
        </w:tc>
      </w:tr>
      <w:tr w:rsidR="005D260F" w:rsidRPr="00A252A0" w14:paraId="145FC7EC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4530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1856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7050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7A95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70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84E5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66666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324D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162376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A45B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1061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B275D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0B1246D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5644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5C752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C7D77" w14:textId="4892C262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860E8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2CA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234E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66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FA3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4F25B9C" w14:textId="4E363B5D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7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0431825</w:t>
            </w:r>
          </w:p>
        </w:tc>
      </w:tr>
      <w:tr w:rsidR="005D260F" w:rsidRPr="00A252A0" w14:paraId="50DAA410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F23C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9C77FF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788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FEB4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764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179F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01848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04ED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384413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DA01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68054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EB27FB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45614F73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4DB2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55 to 6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7F26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B6336" w14:textId="1F897976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9E9F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11F97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5B78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24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F71F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2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C2FC9A" w14:textId="64634919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1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6355597</w:t>
            </w:r>
          </w:p>
        </w:tc>
      </w:tr>
      <w:tr w:rsidR="005D260F" w:rsidRPr="00A252A0" w14:paraId="1E51BB16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1CEC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5DC7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7A1F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D475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67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A5F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8480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259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7497491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B8C5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99903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7F3C82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63B09E36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02B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B6058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C0F93" w14:textId="04D9E442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E3AC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14C2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3D4B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15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4CBD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36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16DFDDC" w14:textId="7EE27E6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5945424</w:t>
            </w:r>
          </w:p>
        </w:tc>
      </w:tr>
      <w:tr w:rsidR="005D260F" w:rsidRPr="00A252A0" w14:paraId="6FCEFCE8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26DC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2A8EA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EDC2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0B54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350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7C2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1284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40BA7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516228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3D50B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464106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DC018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012B01FB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94637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65+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7A896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B5F08" w14:textId="160B087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75E6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CB0A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4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2B88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473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2C60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5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1764468" w14:textId="0DD52A1E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6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993127</w:t>
            </w:r>
          </w:p>
        </w:tc>
      </w:tr>
      <w:tr w:rsidR="005D260F" w:rsidRPr="00A252A0" w14:paraId="34E7F7E4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7B680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12ECE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D8621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F6C0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6929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0A37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86606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C9C99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19757466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0572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179282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A3D18AA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  <w:tr w:rsidR="005D260F" w:rsidRPr="00A252A0" w14:paraId="3A1F15A1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DC044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5D3C3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99842" w14:textId="71050516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No</w:t>
            </w:r>
            <w:r w:rsidR="00E64884">
              <w:rPr>
                <w:color w:val="000000"/>
                <w:sz w:val="16"/>
                <w:szCs w:val="16"/>
              </w:rPr>
              <w:t xml:space="preserve">. </w:t>
            </w:r>
            <w:r w:rsidRPr="00A252A0">
              <w:rPr>
                <w:color w:val="000000"/>
                <w:sz w:val="16"/>
                <w:szCs w:val="16"/>
              </w:rPr>
              <w:t>deaths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138F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2514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411A3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897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5910C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9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CA7CB5" w14:textId="13485478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3</w:t>
            </w:r>
            <w:r w:rsidR="00F57736">
              <w:rPr>
                <w:color w:val="000000"/>
                <w:sz w:val="16"/>
                <w:szCs w:val="16"/>
              </w:rPr>
              <w:t>.</w:t>
            </w:r>
            <w:r w:rsidRPr="00A252A0">
              <w:rPr>
                <w:color w:val="000000"/>
                <w:sz w:val="16"/>
                <w:szCs w:val="16"/>
              </w:rPr>
              <w:t>36595235</w:t>
            </w:r>
          </w:p>
        </w:tc>
      </w:tr>
      <w:tr w:rsidR="005D260F" w:rsidRPr="00A252A0" w14:paraId="5438236E" w14:textId="77777777" w:rsidTr="00150338">
        <w:trPr>
          <w:trHeight w:val="320"/>
        </w:trPr>
        <w:tc>
          <w:tcPr>
            <w:tcW w:w="1075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8E4A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988DB1" w14:textId="77777777" w:rsidR="005D260F" w:rsidRPr="00A252A0" w:rsidRDefault="005D260F" w:rsidP="004F0B7E">
            <w:pPr>
              <w:rPr>
                <w:b/>
                <w:bCs/>
                <w:color w:val="000000"/>
                <w:sz w:val="16"/>
                <w:szCs w:val="16"/>
              </w:rPr>
            </w:pPr>
            <w:r w:rsidRPr="00A252A0">
              <w:rPr>
                <w:b/>
                <w:bCs/>
                <w:color w:val="000000"/>
                <w:sz w:val="16"/>
                <w:szCs w:val="16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08CDB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Population</w:t>
            </w:r>
          </w:p>
        </w:tc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A860F5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0665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C8812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5889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1CF80D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4485812</w:t>
            </w:r>
          </w:p>
        </w:tc>
        <w:tc>
          <w:tcPr>
            <w:tcW w:w="12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64D894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2745136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54EAE" w14:textId="77777777" w:rsidR="005D260F" w:rsidRPr="00A252A0" w:rsidRDefault="005D260F" w:rsidP="004F0B7E">
            <w:pPr>
              <w:rPr>
                <w:color w:val="000000"/>
                <w:sz w:val="16"/>
                <w:szCs w:val="16"/>
              </w:rPr>
            </w:pPr>
            <w:r w:rsidRPr="00A252A0">
              <w:rPr>
                <w:color w:val="000000"/>
                <w:sz w:val="16"/>
                <w:szCs w:val="16"/>
              </w:rPr>
              <w:t> </w:t>
            </w:r>
          </w:p>
        </w:tc>
      </w:tr>
    </w:tbl>
    <w:p w14:paraId="08B411F9" w14:textId="77777777" w:rsidR="005D260F" w:rsidRPr="00860A38" w:rsidRDefault="005D260F" w:rsidP="004F0B7E">
      <w:pPr>
        <w:rPr>
          <w:sz w:val="20"/>
          <w:szCs w:val="20"/>
        </w:rPr>
      </w:pPr>
    </w:p>
    <w:p w14:paraId="37574085" w14:textId="3DF9C370" w:rsidR="001B1855" w:rsidRDefault="001B1855" w:rsidP="004F0B7E">
      <w:pPr>
        <w:rPr>
          <w:sz w:val="20"/>
          <w:szCs w:val="20"/>
        </w:rPr>
      </w:pPr>
    </w:p>
    <w:p w14:paraId="31CB793A" w14:textId="65F6823B" w:rsidR="00860A38" w:rsidRDefault="00860A38" w:rsidP="004F0B7E">
      <w:pPr>
        <w:rPr>
          <w:sz w:val="20"/>
          <w:szCs w:val="20"/>
        </w:rPr>
      </w:pPr>
    </w:p>
    <w:p w14:paraId="3CEEFB4F" w14:textId="77777777" w:rsidR="00860A38" w:rsidRPr="00860A38" w:rsidRDefault="00860A38" w:rsidP="004F0B7E">
      <w:pPr>
        <w:rPr>
          <w:sz w:val="20"/>
          <w:szCs w:val="20"/>
        </w:rPr>
      </w:pPr>
      <w:bookmarkStart w:id="0" w:name="_GoBack"/>
      <w:bookmarkEnd w:id="0"/>
    </w:p>
    <w:sectPr w:rsidR="00860A38" w:rsidRPr="00860A38" w:rsidSect="00B26793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AE95A3" w14:textId="77777777" w:rsidR="004F754B" w:rsidRDefault="004F754B" w:rsidP="00133E3E">
      <w:r>
        <w:separator/>
      </w:r>
    </w:p>
  </w:endnote>
  <w:endnote w:type="continuationSeparator" w:id="0">
    <w:p w14:paraId="309E548E" w14:textId="77777777" w:rsidR="004F754B" w:rsidRDefault="004F754B" w:rsidP="00133E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6687570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4F12E4F" w14:textId="6A8A877B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FB24441" w14:textId="77777777" w:rsidR="004A63E3" w:rsidRDefault="004A63E3" w:rsidP="004F0B7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1393372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B13058" w14:textId="2CC28CC8" w:rsidR="004A63E3" w:rsidRDefault="004A63E3" w:rsidP="00F2034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23AFC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0114B004" w14:textId="77777777" w:rsidR="004A63E3" w:rsidRDefault="004A63E3" w:rsidP="004F0B7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49650C" w14:textId="77777777" w:rsidR="004F754B" w:rsidRDefault="004F754B" w:rsidP="00133E3E">
      <w:r>
        <w:separator/>
      </w:r>
    </w:p>
  </w:footnote>
  <w:footnote w:type="continuationSeparator" w:id="0">
    <w:p w14:paraId="48F76B53" w14:textId="77777777" w:rsidR="004F754B" w:rsidRDefault="004F754B" w:rsidP="00133E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A574C6"/>
    <w:multiLevelType w:val="hybridMultilevel"/>
    <w:tmpl w:val="EEFCBA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15D6EA8"/>
    <w:multiLevelType w:val="hybridMultilevel"/>
    <w:tmpl w:val="1A5EE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3D5C"/>
    <w:rsid w:val="00002305"/>
    <w:rsid w:val="000306CB"/>
    <w:rsid w:val="00036119"/>
    <w:rsid w:val="0004206E"/>
    <w:rsid w:val="000468CE"/>
    <w:rsid w:val="00056C44"/>
    <w:rsid w:val="000603A5"/>
    <w:rsid w:val="00073E4F"/>
    <w:rsid w:val="000834CD"/>
    <w:rsid w:val="000867F8"/>
    <w:rsid w:val="000B2AE2"/>
    <w:rsid w:val="000B3BD6"/>
    <w:rsid w:val="000C057C"/>
    <w:rsid w:val="000C1084"/>
    <w:rsid w:val="000C225A"/>
    <w:rsid w:val="000C37B9"/>
    <w:rsid w:val="000E0762"/>
    <w:rsid w:val="000F7D4A"/>
    <w:rsid w:val="001056BF"/>
    <w:rsid w:val="00106779"/>
    <w:rsid w:val="001117DD"/>
    <w:rsid w:val="00112477"/>
    <w:rsid w:val="00121255"/>
    <w:rsid w:val="001224F3"/>
    <w:rsid w:val="00127482"/>
    <w:rsid w:val="00133E3E"/>
    <w:rsid w:val="00134A86"/>
    <w:rsid w:val="00137C6D"/>
    <w:rsid w:val="001436F4"/>
    <w:rsid w:val="00150338"/>
    <w:rsid w:val="00155C05"/>
    <w:rsid w:val="00160321"/>
    <w:rsid w:val="001619E3"/>
    <w:rsid w:val="0016290E"/>
    <w:rsid w:val="00171222"/>
    <w:rsid w:val="00185A30"/>
    <w:rsid w:val="001863A9"/>
    <w:rsid w:val="001868C6"/>
    <w:rsid w:val="00187595"/>
    <w:rsid w:val="00197AAD"/>
    <w:rsid w:val="001A4F01"/>
    <w:rsid w:val="001B1855"/>
    <w:rsid w:val="001B2231"/>
    <w:rsid w:val="001C0035"/>
    <w:rsid w:val="001C0D7D"/>
    <w:rsid w:val="001C54B2"/>
    <w:rsid w:val="001D1141"/>
    <w:rsid w:val="001D6148"/>
    <w:rsid w:val="001E03B0"/>
    <w:rsid w:val="001E0C18"/>
    <w:rsid w:val="001E26A2"/>
    <w:rsid w:val="00204790"/>
    <w:rsid w:val="0020483A"/>
    <w:rsid w:val="00210567"/>
    <w:rsid w:val="002135D6"/>
    <w:rsid w:val="002158E3"/>
    <w:rsid w:val="00222874"/>
    <w:rsid w:val="00222F52"/>
    <w:rsid w:val="00227A45"/>
    <w:rsid w:val="002341CB"/>
    <w:rsid w:val="0024795A"/>
    <w:rsid w:val="00254066"/>
    <w:rsid w:val="002638B5"/>
    <w:rsid w:val="00264AA9"/>
    <w:rsid w:val="00274A8B"/>
    <w:rsid w:val="002811E7"/>
    <w:rsid w:val="00281999"/>
    <w:rsid w:val="0029691D"/>
    <w:rsid w:val="002A3FC3"/>
    <w:rsid w:val="002B1A69"/>
    <w:rsid w:val="002B4079"/>
    <w:rsid w:val="002B4498"/>
    <w:rsid w:val="002C7421"/>
    <w:rsid w:val="002C7A5C"/>
    <w:rsid w:val="002D43DA"/>
    <w:rsid w:val="002D6527"/>
    <w:rsid w:val="002D67A4"/>
    <w:rsid w:val="002E1173"/>
    <w:rsid w:val="002F102D"/>
    <w:rsid w:val="00300FC0"/>
    <w:rsid w:val="003054A2"/>
    <w:rsid w:val="00312192"/>
    <w:rsid w:val="00314069"/>
    <w:rsid w:val="00332A91"/>
    <w:rsid w:val="00333E42"/>
    <w:rsid w:val="00335980"/>
    <w:rsid w:val="003372D7"/>
    <w:rsid w:val="0034560C"/>
    <w:rsid w:val="0035210E"/>
    <w:rsid w:val="00357CAF"/>
    <w:rsid w:val="003616CD"/>
    <w:rsid w:val="00372353"/>
    <w:rsid w:val="0038768D"/>
    <w:rsid w:val="00390E1B"/>
    <w:rsid w:val="003927C3"/>
    <w:rsid w:val="003927EF"/>
    <w:rsid w:val="003968BC"/>
    <w:rsid w:val="003A2A70"/>
    <w:rsid w:val="003A34FD"/>
    <w:rsid w:val="003A6697"/>
    <w:rsid w:val="003B73C7"/>
    <w:rsid w:val="003D5E35"/>
    <w:rsid w:val="003E05EC"/>
    <w:rsid w:val="003E1585"/>
    <w:rsid w:val="003E2B44"/>
    <w:rsid w:val="003E4B24"/>
    <w:rsid w:val="003F16B4"/>
    <w:rsid w:val="003F71D3"/>
    <w:rsid w:val="004100C4"/>
    <w:rsid w:val="00413A48"/>
    <w:rsid w:val="00413A5B"/>
    <w:rsid w:val="00414967"/>
    <w:rsid w:val="00420B89"/>
    <w:rsid w:val="00425834"/>
    <w:rsid w:val="004333F0"/>
    <w:rsid w:val="00444C4A"/>
    <w:rsid w:val="00446EB9"/>
    <w:rsid w:val="00451356"/>
    <w:rsid w:val="00456CDF"/>
    <w:rsid w:val="0045794C"/>
    <w:rsid w:val="00466A72"/>
    <w:rsid w:val="004800BC"/>
    <w:rsid w:val="0049574D"/>
    <w:rsid w:val="00497DBE"/>
    <w:rsid w:val="004A13FB"/>
    <w:rsid w:val="004A63E3"/>
    <w:rsid w:val="004B39A5"/>
    <w:rsid w:val="004D713B"/>
    <w:rsid w:val="004E34B7"/>
    <w:rsid w:val="004F0B7E"/>
    <w:rsid w:val="004F754B"/>
    <w:rsid w:val="005076C5"/>
    <w:rsid w:val="00511F17"/>
    <w:rsid w:val="00524BBF"/>
    <w:rsid w:val="005661D8"/>
    <w:rsid w:val="005811D1"/>
    <w:rsid w:val="00586BEA"/>
    <w:rsid w:val="005A386E"/>
    <w:rsid w:val="005B31B3"/>
    <w:rsid w:val="005D260F"/>
    <w:rsid w:val="005D7745"/>
    <w:rsid w:val="005E104B"/>
    <w:rsid w:val="005E2C85"/>
    <w:rsid w:val="005E747D"/>
    <w:rsid w:val="00600E53"/>
    <w:rsid w:val="00621A5A"/>
    <w:rsid w:val="00623ECA"/>
    <w:rsid w:val="006241B7"/>
    <w:rsid w:val="00643509"/>
    <w:rsid w:val="006457D6"/>
    <w:rsid w:val="00666CE1"/>
    <w:rsid w:val="00676494"/>
    <w:rsid w:val="00685093"/>
    <w:rsid w:val="006A2064"/>
    <w:rsid w:val="006B1156"/>
    <w:rsid w:val="006B4083"/>
    <w:rsid w:val="006C0D16"/>
    <w:rsid w:val="006C1FC2"/>
    <w:rsid w:val="006D59DC"/>
    <w:rsid w:val="006E20C6"/>
    <w:rsid w:val="006E40F4"/>
    <w:rsid w:val="006E5FC1"/>
    <w:rsid w:val="006F0A8D"/>
    <w:rsid w:val="006F6102"/>
    <w:rsid w:val="006F71C3"/>
    <w:rsid w:val="00703949"/>
    <w:rsid w:val="0070629F"/>
    <w:rsid w:val="00733B3C"/>
    <w:rsid w:val="0073465C"/>
    <w:rsid w:val="00735CC6"/>
    <w:rsid w:val="007371F0"/>
    <w:rsid w:val="007406D1"/>
    <w:rsid w:val="0074374D"/>
    <w:rsid w:val="00752E7B"/>
    <w:rsid w:val="0077664B"/>
    <w:rsid w:val="00783350"/>
    <w:rsid w:val="00785EFE"/>
    <w:rsid w:val="007A2028"/>
    <w:rsid w:val="007D2B7D"/>
    <w:rsid w:val="00807096"/>
    <w:rsid w:val="008157A5"/>
    <w:rsid w:val="00823755"/>
    <w:rsid w:val="00823AFC"/>
    <w:rsid w:val="00836491"/>
    <w:rsid w:val="00836DB2"/>
    <w:rsid w:val="00843830"/>
    <w:rsid w:val="00853337"/>
    <w:rsid w:val="00860A38"/>
    <w:rsid w:val="00863ACD"/>
    <w:rsid w:val="00880CBB"/>
    <w:rsid w:val="00881713"/>
    <w:rsid w:val="00884039"/>
    <w:rsid w:val="00886D9A"/>
    <w:rsid w:val="008B53AB"/>
    <w:rsid w:val="008B558E"/>
    <w:rsid w:val="008B6F77"/>
    <w:rsid w:val="008D354D"/>
    <w:rsid w:val="008D4E05"/>
    <w:rsid w:val="008F76B9"/>
    <w:rsid w:val="0090500D"/>
    <w:rsid w:val="00935B42"/>
    <w:rsid w:val="00935D74"/>
    <w:rsid w:val="00952A30"/>
    <w:rsid w:val="00955E20"/>
    <w:rsid w:val="009573D0"/>
    <w:rsid w:val="00961A6E"/>
    <w:rsid w:val="00964D1C"/>
    <w:rsid w:val="00964FE0"/>
    <w:rsid w:val="009815D4"/>
    <w:rsid w:val="00994B78"/>
    <w:rsid w:val="009A1C7C"/>
    <w:rsid w:val="009A3F27"/>
    <w:rsid w:val="009A5015"/>
    <w:rsid w:val="00A02451"/>
    <w:rsid w:val="00A056B2"/>
    <w:rsid w:val="00A11D2F"/>
    <w:rsid w:val="00A23A5A"/>
    <w:rsid w:val="00A252A0"/>
    <w:rsid w:val="00A31753"/>
    <w:rsid w:val="00A37B18"/>
    <w:rsid w:val="00A763D1"/>
    <w:rsid w:val="00AB63D5"/>
    <w:rsid w:val="00AD54E1"/>
    <w:rsid w:val="00AE0853"/>
    <w:rsid w:val="00AE0911"/>
    <w:rsid w:val="00AE3E9F"/>
    <w:rsid w:val="00AE5C3F"/>
    <w:rsid w:val="00AF1AE2"/>
    <w:rsid w:val="00AF50CB"/>
    <w:rsid w:val="00AF6658"/>
    <w:rsid w:val="00B07FCD"/>
    <w:rsid w:val="00B156E6"/>
    <w:rsid w:val="00B213B9"/>
    <w:rsid w:val="00B22E20"/>
    <w:rsid w:val="00B26793"/>
    <w:rsid w:val="00B32F8A"/>
    <w:rsid w:val="00B34E8C"/>
    <w:rsid w:val="00B4087D"/>
    <w:rsid w:val="00B5573A"/>
    <w:rsid w:val="00B75276"/>
    <w:rsid w:val="00BA5A6B"/>
    <w:rsid w:val="00BB5291"/>
    <w:rsid w:val="00BD2A3B"/>
    <w:rsid w:val="00BD6B3E"/>
    <w:rsid w:val="00BE2162"/>
    <w:rsid w:val="00C00EF5"/>
    <w:rsid w:val="00C055C2"/>
    <w:rsid w:val="00C11460"/>
    <w:rsid w:val="00C11D16"/>
    <w:rsid w:val="00C1475F"/>
    <w:rsid w:val="00C207EE"/>
    <w:rsid w:val="00C231A6"/>
    <w:rsid w:val="00C2546A"/>
    <w:rsid w:val="00C25BDC"/>
    <w:rsid w:val="00C27127"/>
    <w:rsid w:val="00C42B2B"/>
    <w:rsid w:val="00C652EE"/>
    <w:rsid w:val="00C77918"/>
    <w:rsid w:val="00C80A55"/>
    <w:rsid w:val="00CA77B1"/>
    <w:rsid w:val="00CC2890"/>
    <w:rsid w:val="00CD44D1"/>
    <w:rsid w:val="00CD44D3"/>
    <w:rsid w:val="00CE78D6"/>
    <w:rsid w:val="00CF0FE7"/>
    <w:rsid w:val="00CF2655"/>
    <w:rsid w:val="00CF2BA9"/>
    <w:rsid w:val="00CF2F86"/>
    <w:rsid w:val="00CF5145"/>
    <w:rsid w:val="00D0050E"/>
    <w:rsid w:val="00D05977"/>
    <w:rsid w:val="00D15BA0"/>
    <w:rsid w:val="00D27F95"/>
    <w:rsid w:val="00D410F6"/>
    <w:rsid w:val="00D45A72"/>
    <w:rsid w:val="00D67498"/>
    <w:rsid w:val="00D701BB"/>
    <w:rsid w:val="00D81F97"/>
    <w:rsid w:val="00D96C02"/>
    <w:rsid w:val="00DA3DA0"/>
    <w:rsid w:val="00DD5CD9"/>
    <w:rsid w:val="00DD797F"/>
    <w:rsid w:val="00DE3F6F"/>
    <w:rsid w:val="00DF38D3"/>
    <w:rsid w:val="00DF7CDA"/>
    <w:rsid w:val="00E02CB5"/>
    <w:rsid w:val="00E0316C"/>
    <w:rsid w:val="00E046FD"/>
    <w:rsid w:val="00E106EA"/>
    <w:rsid w:val="00E13ECC"/>
    <w:rsid w:val="00E30741"/>
    <w:rsid w:val="00E30CEF"/>
    <w:rsid w:val="00E31DA5"/>
    <w:rsid w:val="00E32DD8"/>
    <w:rsid w:val="00E340FE"/>
    <w:rsid w:val="00E34E9A"/>
    <w:rsid w:val="00E43E47"/>
    <w:rsid w:val="00E64884"/>
    <w:rsid w:val="00E9578B"/>
    <w:rsid w:val="00EA0076"/>
    <w:rsid w:val="00EA5C6F"/>
    <w:rsid w:val="00EC5DC9"/>
    <w:rsid w:val="00ED2B4D"/>
    <w:rsid w:val="00ED7343"/>
    <w:rsid w:val="00F01149"/>
    <w:rsid w:val="00F02143"/>
    <w:rsid w:val="00F033AA"/>
    <w:rsid w:val="00F03D5C"/>
    <w:rsid w:val="00F06569"/>
    <w:rsid w:val="00F0710D"/>
    <w:rsid w:val="00F2034F"/>
    <w:rsid w:val="00F32F99"/>
    <w:rsid w:val="00F46B01"/>
    <w:rsid w:val="00F55F42"/>
    <w:rsid w:val="00F57736"/>
    <w:rsid w:val="00F609C0"/>
    <w:rsid w:val="00F73D5C"/>
    <w:rsid w:val="00F76630"/>
    <w:rsid w:val="00F769E5"/>
    <w:rsid w:val="00F80018"/>
    <w:rsid w:val="00F90DE9"/>
    <w:rsid w:val="00F91A2A"/>
    <w:rsid w:val="00FA7330"/>
    <w:rsid w:val="00FB685C"/>
    <w:rsid w:val="00FC51D0"/>
    <w:rsid w:val="00FC5501"/>
    <w:rsid w:val="00FD1D0F"/>
    <w:rsid w:val="00FE7178"/>
    <w:rsid w:val="00FF0D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16507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4069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3D5C"/>
    <w:pPr>
      <w:ind w:left="720"/>
      <w:contextualSpacing/>
    </w:pPr>
    <w:rPr>
      <w:rFonts w:asciiTheme="minorHAnsi" w:hAnsiTheme="minorHAnsi" w:cstheme="minorBid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63D5"/>
    <w:rPr>
      <w:rFonts w:eastAsia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3D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E5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5C3F"/>
    <w:rPr>
      <w:rFonts w:asciiTheme="minorHAnsi" w:eastAsiaTheme="minorEastAsia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5C3F"/>
    <w:rPr>
      <w:rFonts w:eastAsiaTheme="minorEastAsia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133E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33E3E"/>
    <w:pPr>
      <w:tabs>
        <w:tab w:val="center" w:pos="4680"/>
        <w:tab w:val="right" w:pos="936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133E3E"/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7406D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421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421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Grid">
    <w:name w:val="Table Grid"/>
    <w:basedOn w:val="TableNormal"/>
    <w:uiPriority w:val="39"/>
    <w:rsid w:val="00036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4F0B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883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00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1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7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1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09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69EBD94-9435-47E0-853D-669EAFB3C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47</Words>
  <Characters>4262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pson, Laura Ann</dc:creator>
  <cp:keywords/>
  <dc:description/>
  <cp:lastModifiedBy>Guna Sankar</cp:lastModifiedBy>
  <cp:revision>4</cp:revision>
  <dcterms:created xsi:type="dcterms:W3CDTF">2020-03-09T17:42:00Z</dcterms:created>
  <dcterms:modified xsi:type="dcterms:W3CDTF">2020-04-23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2e3f957-7bf4-3c0e-a1eb-906a5951d056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mj-open</vt:lpwstr>
  </property>
  <property fmtid="{D5CDD505-2E9C-101B-9397-08002B2CF9AE}" pid="12" name="Mendeley Recent Style Name 3_1">
    <vt:lpwstr>BMJ Ope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9th edition - Harvard</vt:lpwstr>
  </property>
  <property fmtid="{D5CDD505-2E9C-101B-9397-08002B2CF9AE}" pid="17" name="Mendeley Recent Style Id 6_1">
    <vt:lpwstr>http://www.zotero.org/styles/frontiers-in-psychiatry</vt:lpwstr>
  </property>
  <property fmtid="{D5CDD505-2E9C-101B-9397-08002B2CF9AE}" pid="18" name="Mendeley Recent Style Name 6_1">
    <vt:lpwstr>Frontiers in Psychiatry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springer-basic-brackets</vt:lpwstr>
  </property>
  <property fmtid="{D5CDD505-2E9C-101B-9397-08002B2CF9AE}" pid="22" name="Mendeley Recent Style Name 8_1">
    <vt:lpwstr>Springer - Basic (numeric, brackets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